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Figures Sx – Sx</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Table Sx</w:t>
      </w:r>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Figure Sx, Table Sx</w:t>
      </w:r>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77777777" w:rsidR="007D0709" w:rsidRDefault="007D0709">
      <w:r>
        <w:t>There were 287 new ELCs allocated within the study period, with the majority (51%) being designated for rubber production (</w:t>
      </w:r>
      <w:r w:rsidRPr="007D0709">
        <w:rPr>
          <w:highlight w:val="yellow"/>
        </w:rPr>
        <w:t>Table Sx</w:t>
      </w:r>
      <w:r>
        <w:t xml:space="preserve">). The most valuable crop in terms of commodity price during the study period was rubber, with a mean market price of $1743/ton, followed by rice ($348/ton) and sugar ($282/ton, </w:t>
      </w:r>
      <w:r w:rsidRPr="007D0709">
        <w:rPr>
          <w:highlight w:val="yellow"/>
        </w:rPr>
        <w:t>Table Sx</w:t>
      </w:r>
      <w:r>
        <w:t xml:space="preserve">). The most valuable crop in terms of producer (farmgate) prices was sugar with a mean price over the study period of $2115/ton, followed by rubber ($317/ton) and corn ($197/ton, </w:t>
      </w:r>
      <w:r w:rsidRPr="007D0709">
        <w:rPr>
          <w:highlight w:val="yellow"/>
        </w:rPr>
        <w:t>Table Sx</w:t>
      </w:r>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 xml:space="preserve">). </w:t>
      </w:r>
    </w:p>
    <w:p w14:paraId="09F9BE31" w14:textId="718908E8"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BF6195">
        <w:rPr>
          <w:highlight w:val="yellow"/>
        </w:rPr>
        <w:t>Table X, Figure X</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2E0A0751"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four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fi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lag but the effect was stronger</w:t>
      </w:r>
      <w:r w:rsidR="00170512">
        <w:t xml:space="preserve"> when both a one-year and two-year time lag were introduced</w:t>
      </w:r>
      <w:r w:rsidR="00136283">
        <w:t xml:space="preserve"> </w:t>
      </w:r>
      <w:r w:rsidR="00136283">
        <w:t>(</w:t>
      </w:r>
      <w:r w:rsidR="00136283" w:rsidRPr="00043A01">
        <w:rPr>
          <w:highlight w:val="yellow"/>
        </w:rPr>
        <w:t>Figure X</w:t>
      </w:r>
      <w:r w:rsidR="00136283">
        <w:t>)</w:t>
      </w:r>
      <w:r w:rsidR="00170512">
        <w:t>.</w:t>
      </w:r>
      <w:r w:rsidR="00136283">
        <w:t xml:space="preserve"> </w:t>
      </w:r>
      <w:r w:rsidR="00170512">
        <w:t xml:space="preserve"> </w:t>
      </w:r>
    </w:p>
    <w:p w14:paraId="7CDFB353" w14:textId="77777777" w:rsidR="00BF2049" w:rsidRDefault="00136283">
      <w:r>
        <w:t xml:space="preserve">There were three negative relationships between ELC allocation and commodity variables, all of which were in the same year as the response (no time lag, </w:t>
      </w:r>
      <w:r w:rsidRPr="00136283">
        <w:rPr>
          <w:highlight w:val="yellow"/>
        </w:rPr>
        <w:t>Figure X</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1B34FCFD" w:rsidR="00170512" w:rsidRDefault="00BF2049">
      <w:r>
        <w:t>The producer price variable set, which reflects the farmgate prices of the commodities</w:t>
      </w:r>
      <w:r w:rsidR="0012371B">
        <w:t>,</w:t>
      </w:r>
      <w:r>
        <w:t xml:space="preserve"> had both positive and negative relationships with ELC allocation (</w:t>
      </w:r>
      <w:r w:rsidRPr="00BF2049">
        <w:rPr>
          <w:highlight w:val="yellow"/>
        </w:rPr>
        <w:t>Figure X, Table X</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1F291C">
        <w:rPr>
          <w:highlight w:val="yellow"/>
        </w:rPr>
        <w:t>Figure X</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3C3771">
        <w:rPr>
          <w:highlight w:val="yellow"/>
        </w:rPr>
        <w:t>Figure X, Table X</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07178A83" w:rsidR="003C3771" w:rsidRDefault="003C3771">
      <w:r>
        <w:t>There were two negative relationships between producer price variables and new ELC allocations (</w:t>
      </w:r>
      <w:r w:rsidRPr="003C3771">
        <w:rPr>
          <w:highlight w:val="yellow"/>
        </w:rPr>
        <w:t>Figure X</w:t>
      </w:r>
      <w:r>
        <w:t xml:space="preserve">). Increases in the producer prices of rice and cassava </w:t>
      </w:r>
      <w:r w:rsidR="00202E0D">
        <w:t>resulted in fewer predicted ELCs in the same year</w:t>
      </w:r>
      <w:r>
        <w:t xml:space="preserve"> (</w:t>
      </w:r>
      <w:r>
        <w:t>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202E0D">
        <w:rPr>
          <w:highlight w:val="yellow"/>
        </w:rPr>
        <w:t>Figure X</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1F5A52">
        <w:rPr>
          <w:highlight w:val="yellow"/>
        </w:rPr>
        <w:t>Table Sx</w:t>
      </w:r>
      <w:r w:rsidR="001F5A52">
        <w:t>). Yet</w:t>
      </w:r>
      <w:r w:rsidR="007D0709">
        <w:t xml:space="preserve"> o</w:t>
      </w:r>
      <w:r w:rsidR="00202E0D">
        <w:t>nly 1.7% of ELCs created during the study period were designated for rice production</w:t>
      </w:r>
      <w:r w:rsidR="001F5A52">
        <w:t xml:space="preserve"> (</w:t>
      </w:r>
      <w:r w:rsidR="001F5A52" w:rsidRPr="001F5A52">
        <w:rPr>
          <w:highlight w:val="yellow"/>
        </w:rPr>
        <w:t>Table Sx</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636B83">
        <w:rPr>
          <w:highlight w:val="yellow"/>
        </w:rPr>
        <w:t>Figure X</w:t>
      </w:r>
      <w:r w:rsidR="00636B83">
        <w:t xml:space="preserve">). Cassava is not a particularly valuable crop, yet it was the third most commonly designated crop for new ELCs during the study period (4.9% of new ELCs, </w:t>
      </w:r>
      <w:r w:rsidR="00636B83" w:rsidRPr="00636B83">
        <w:rPr>
          <w:highlight w:val="yellow"/>
        </w:rPr>
        <w:t>Table Sx</w:t>
      </w:r>
      <w:r w:rsidR="00636B83">
        <w:t>).</w:t>
      </w:r>
      <w:r w:rsidR="007D0709">
        <w:t xml:space="preserve"> </w:t>
      </w:r>
      <w:r w:rsidR="00636B83">
        <w:t xml:space="preserve">It is unclear what is driving the negative relationship between cassava and new ELCs after two years. </w:t>
      </w:r>
    </w:p>
    <w:p w14:paraId="2D29884D" w14:textId="54CA41DA"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1E6FAC47" w:rsidR="007B6A95" w:rsidRPr="007B6A95" w:rsidRDefault="00AE36D9">
      <w:r>
        <w:t xml:space="preserve">Initial within-set model selection </w:t>
      </w:r>
      <w:r w:rsidR="00313324">
        <w:t>resulted in a final candidate set with 10 models and 13 unique variables (</w:t>
      </w:r>
      <w:r w:rsidR="00313324" w:rsidRPr="00313324">
        <w:rPr>
          <w:highlight w:val="yellow"/>
        </w:rPr>
        <w:t>Table Sx</w:t>
      </w:r>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17629D">
        <w:rPr>
          <w:highlight w:val="yellow"/>
        </w:rPr>
        <w:t>Table Sx</w:t>
      </w:r>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C1DFD">
        <w:t xml:space="preserve"> </w:t>
      </w:r>
      <w:r w:rsidR="001C1DFD" w:rsidRPr="00F10EA9">
        <w:rPr>
          <w:highlight w:val="yellow"/>
        </w:rPr>
        <w:t>Table 4</w:t>
      </w:r>
      <w:r w:rsidR="001C1DFD">
        <w:t>). The variance explained by year at both the commune and province level was low (0.005 [SD = 0.068] and 0.0005 [SD = 0.022] respectively)</w:t>
      </w:r>
      <w:r w:rsidR="00171E4B">
        <w:t>, contributing approximately 1% of the total random effect variance (</w:t>
      </w:r>
      <w:r w:rsidR="00171E4B" w:rsidRPr="00F10EA9">
        <w:rPr>
          <w:highlight w:val="yellow"/>
        </w:rPr>
        <w:t>Table 4</w:t>
      </w:r>
      <w:r w:rsidR="00171E4B">
        <w:t>)</w:t>
      </w:r>
      <w:r w:rsidR="001C1DFD">
        <w:t>.</w:t>
      </w:r>
      <w:r w:rsidR="00171E4B">
        <w:t xml:space="preserve"> The marginal R2 (fixed effects only) was 0.78 (78%), and the conditional R2 (fixed and random effects) was</w:t>
      </w:r>
      <w:r w:rsidR="00C17101">
        <w:t xml:space="preserve"> 1, suggesting that the majority of the model variance was explained by the fixed effects. </w:t>
      </w:r>
      <w:r w:rsidR="00854536">
        <w:t xml:space="preserve">The largest positive effect was from mean elevation (rate ratio = 2.861, </w:t>
      </w:r>
      <w:r w:rsidR="00854536" w:rsidRPr="00F10EA9">
        <w:rPr>
          <w:highlight w:val="yellow"/>
        </w:rPr>
        <w:t>Table 4</w:t>
      </w:r>
      <w:r w:rsidR="00854536">
        <w:t>)</w:t>
      </w:r>
      <w:r w:rsidR="00F10EA9">
        <w:t xml:space="preserve"> which relates to 0.6 forested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F10EA9">
        <w:rPr>
          <w:highlight w:val="yellow"/>
        </w:rPr>
        <w:t>Table 4</w:t>
      </w:r>
      <w:r w:rsidR="00F10EA9">
        <w:t xml:space="preserve">) 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forest pixels at the highest value of population density within the country. All other model terms, excluding the presence of ELCs, had positive effects on forest cover (</w:t>
      </w:r>
      <w:r w:rsidR="005B6361" w:rsidRPr="005B6361">
        <w:rPr>
          <w:highlight w:val="yellow"/>
        </w:rPr>
        <w:t>Table 4</w:t>
      </w:r>
      <w:r w:rsidR="005B6361">
        <w:t xml:space="preserve">). These 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w:t>
      </w:r>
      <w:r w:rsidR="005B6361">
        <w:lastRenderedPageBreak/>
        <w:t xml:space="preserve">communes with protected areas are predicted to have higher forest cover than those without (Table 4).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00D05083" w:rsidRPr="00D05083">
              <w:rPr>
                <w:rFonts w:ascii="Calibri" w:eastAsia="Times New Roman" w:hAnsi="Calibri" w:cs="Calibri"/>
                <w:b/>
                <w:bCs/>
                <w:color w:val="000000"/>
                <w:sz w:val="20"/>
                <w:szCs w:val="20"/>
                <w:vertAlign w:val="superscript"/>
                <w:lang w:eastAsia="en-GB"/>
              </w:rPr>
              <w:t>a</w:t>
            </w:r>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00D05083" w:rsidRPr="00D05083">
              <w:rPr>
                <w:rFonts w:ascii="Calibri" w:eastAsia="Times New Roman" w:hAnsi="Calibri" w:cs="Calibri"/>
                <w:b/>
                <w:bCs/>
                <w:color w:val="000000"/>
                <w:sz w:val="20"/>
                <w:szCs w:val="20"/>
                <w:vertAlign w:val="superscript"/>
                <w:lang w:eastAsia="en-GB"/>
              </w:rPr>
              <w:t>a</w:t>
            </w:r>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00D05083" w:rsidRPr="00D05083">
              <w:rPr>
                <w:rFonts w:ascii="Calibri" w:eastAsia="Times New Roman" w:hAnsi="Calibri" w:cs="Calibri"/>
                <w:b/>
                <w:bCs/>
                <w:color w:val="000000"/>
                <w:sz w:val="20"/>
                <w:szCs w:val="20"/>
                <w:vertAlign w:val="superscript"/>
                <w:lang w:eastAsia="en-GB"/>
              </w:rPr>
              <w:t>a</w:t>
            </w:r>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dAIC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0461AAE0" w14:textId="4E2536E1" w:rsidR="00A2432B" w:rsidRPr="00A2432B" w:rsidRDefault="00A2432B">
      <w:pPr>
        <w:rPr>
          <w:b/>
          <w:bCs/>
          <w:sz w:val="20"/>
          <w:szCs w:val="20"/>
        </w:rPr>
      </w:pPr>
      <w:r w:rsidRPr="00A2432B">
        <w:rPr>
          <w:b/>
          <w:bCs/>
          <w:sz w:val="20"/>
          <w:szCs w:val="20"/>
        </w:rPr>
        <w:lastRenderedPageBreak/>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r w:rsidR="00A66892">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A66892" w:rsidRPr="00A2432B" w14:paraId="10E28A09" w14:textId="5476464E" w:rsidTr="00A66892">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7E49FB24"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7348A76"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5B0D0C5"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255A3651"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874092F" w14:textId="3A4C18D8" w:rsidR="00A66892" w:rsidRPr="00A2432B" w:rsidRDefault="00A66892" w:rsidP="00A2432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A66892" w:rsidRPr="00A2432B" w14:paraId="1257A225" w14:textId="76912AA9" w:rsidTr="00A66892">
        <w:trPr>
          <w:trHeight w:val="288"/>
        </w:trPr>
        <w:tc>
          <w:tcPr>
            <w:tcW w:w="3402" w:type="dxa"/>
            <w:tcBorders>
              <w:top w:val="single" w:sz="12" w:space="0" w:color="auto"/>
              <w:left w:val="nil"/>
              <w:bottom w:val="nil"/>
              <w:right w:val="nil"/>
            </w:tcBorders>
            <w:shd w:val="clear" w:color="auto" w:fill="auto"/>
            <w:noWrap/>
            <w:hideMark/>
          </w:tcPr>
          <w:p w14:paraId="5DD62F1E"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CDA8669"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663554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BCBEE7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2989463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3A1E866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DD77424" w14:textId="40165A82" w:rsidTr="00A66892">
        <w:trPr>
          <w:trHeight w:val="288"/>
        </w:trPr>
        <w:tc>
          <w:tcPr>
            <w:tcW w:w="3402" w:type="dxa"/>
            <w:tcBorders>
              <w:top w:val="nil"/>
              <w:left w:val="nil"/>
              <w:bottom w:val="nil"/>
              <w:right w:val="nil"/>
            </w:tcBorders>
            <w:shd w:val="clear" w:color="auto" w:fill="auto"/>
            <w:noWrap/>
            <w:hideMark/>
          </w:tcPr>
          <w:p w14:paraId="46F42A1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FFF036E" w14:textId="1E5A3617" w:rsidR="00A66892" w:rsidRPr="00A2432B" w:rsidRDefault="00A66892" w:rsidP="00A2432B">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1533555A" w14:textId="7B29A82A"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D5E0E9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C63DB0E"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349AFF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4A90BEB" w14:textId="393D166D" w:rsidTr="00A66892">
        <w:trPr>
          <w:trHeight w:val="288"/>
        </w:trPr>
        <w:tc>
          <w:tcPr>
            <w:tcW w:w="3402" w:type="dxa"/>
            <w:tcBorders>
              <w:top w:val="nil"/>
              <w:left w:val="nil"/>
              <w:bottom w:val="nil"/>
              <w:right w:val="nil"/>
            </w:tcBorders>
            <w:shd w:val="clear" w:color="auto" w:fill="auto"/>
            <w:noWrap/>
            <w:hideMark/>
          </w:tcPr>
          <w:p w14:paraId="3D8F4A9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3D2C6D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C6147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B10F04A" w14:textId="05D9DE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3DF32B5" w14:textId="123FA5C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79237B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D9DD16E" w14:textId="3F6FC1A4" w:rsidTr="00A66892">
        <w:trPr>
          <w:trHeight w:val="288"/>
        </w:trPr>
        <w:tc>
          <w:tcPr>
            <w:tcW w:w="3402" w:type="dxa"/>
            <w:tcBorders>
              <w:top w:val="nil"/>
              <w:left w:val="nil"/>
              <w:bottom w:val="nil"/>
              <w:right w:val="nil"/>
            </w:tcBorders>
            <w:shd w:val="clear" w:color="auto" w:fill="auto"/>
            <w:noWrap/>
            <w:hideMark/>
          </w:tcPr>
          <w:p w14:paraId="043AF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656601C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155EAD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6C32AD30" w14:textId="2EC6A4F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F2AF249" w14:textId="15B39F5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494E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A69E411" w14:textId="56B16A70" w:rsidTr="00A66892">
        <w:trPr>
          <w:trHeight w:val="288"/>
        </w:trPr>
        <w:tc>
          <w:tcPr>
            <w:tcW w:w="3402" w:type="dxa"/>
            <w:tcBorders>
              <w:top w:val="nil"/>
              <w:left w:val="nil"/>
              <w:bottom w:val="nil"/>
              <w:right w:val="nil"/>
            </w:tcBorders>
            <w:shd w:val="clear" w:color="auto" w:fill="auto"/>
            <w:noWrap/>
            <w:hideMark/>
          </w:tcPr>
          <w:p w14:paraId="0A784CF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442E728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4ED9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6A384D2E" w14:textId="26F510B2"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CF5BD3F" w14:textId="228E3DB4"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F4D229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02D5EE4" w14:textId="7D346413" w:rsidTr="00A66892">
        <w:trPr>
          <w:trHeight w:val="288"/>
        </w:trPr>
        <w:tc>
          <w:tcPr>
            <w:tcW w:w="3402" w:type="dxa"/>
            <w:tcBorders>
              <w:top w:val="nil"/>
              <w:left w:val="nil"/>
              <w:bottom w:val="nil"/>
              <w:right w:val="nil"/>
            </w:tcBorders>
            <w:shd w:val="clear" w:color="auto" w:fill="auto"/>
            <w:noWrap/>
            <w:hideMark/>
          </w:tcPr>
          <w:p w14:paraId="5B5F334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E3EC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9A8D3D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CD44B81" w14:textId="45E1EF5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76170B3" w14:textId="07A7CB5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DF024B6"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7E3BBE18" w14:textId="60BD450A" w:rsidTr="00A66892">
        <w:trPr>
          <w:trHeight w:val="288"/>
        </w:trPr>
        <w:tc>
          <w:tcPr>
            <w:tcW w:w="3402" w:type="dxa"/>
            <w:tcBorders>
              <w:top w:val="nil"/>
              <w:left w:val="nil"/>
              <w:bottom w:val="nil"/>
              <w:right w:val="nil"/>
            </w:tcBorders>
            <w:shd w:val="clear" w:color="auto" w:fill="auto"/>
            <w:noWrap/>
            <w:hideMark/>
          </w:tcPr>
          <w:p w14:paraId="779E1ED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811883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3A3F16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37128E7"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73B050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80E723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69E264F" w14:textId="3D3F884F" w:rsidTr="00A66892">
        <w:trPr>
          <w:trHeight w:val="288"/>
        </w:trPr>
        <w:tc>
          <w:tcPr>
            <w:tcW w:w="3402" w:type="dxa"/>
            <w:tcBorders>
              <w:top w:val="nil"/>
              <w:left w:val="nil"/>
              <w:bottom w:val="nil"/>
              <w:right w:val="nil"/>
            </w:tcBorders>
            <w:shd w:val="clear" w:color="auto" w:fill="auto"/>
            <w:noWrap/>
            <w:hideMark/>
          </w:tcPr>
          <w:p w14:paraId="54F88A8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5DE7B8A8" w14:textId="4B31010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DA3EDC9" w14:textId="095523C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4E5E8F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3267D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495D159E" w14:textId="17576719"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7D8DC512" w14:textId="13131CDA" w:rsidTr="00A66892">
        <w:trPr>
          <w:trHeight w:val="288"/>
        </w:trPr>
        <w:tc>
          <w:tcPr>
            <w:tcW w:w="3402" w:type="dxa"/>
            <w:tcBorders>
              <w:top w:val="nil"/>
              <w:left w:val="nil"/>
              <w:bottom w:val="nil"/>
              <w:right w:val="nil"/>
            </w:tcBorders>
            <w:shd w:val="clear" w:color="auto" w:fill="auto"/>
            <w:noWrap/>
            <w:hideMark/>
          </w:tcPr>
          <w:p w14:paraId="1C30664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07CFEFB6" w14:textId="32005DE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F2BC4A6" w14:textId="224AD2D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D2402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49848FC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F46917D" w14:textId="0F1AF10B"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A66892" w:rsidRPr="00A2432B" w14:paraId="1C4C6EEA" w14:textId="31484E64" w:rsidTr="00A66892">
        <w:trPr>
          <w:trHeight w:val="288"/>
        </w:trPr>
        <w:tc>
          <w:tcPr>
            <w:tcW w:w="3402" w:type="dxa"/>
            <w:tcBorders>
              <w:top w:val="nil"/>
              <w:left w:val="nil"/>
              <w:bottom w:val="nil"/>
              <w:right w:val="nil"/>
            </w:tcBorders>
            <w:shd w:val="clear" w:color="auto" w:fill="auto"/>
            <w:noWrap/>
            <w:hideMark/>
          </w:tcPr>
          <w:p w14:paraId="42CE51A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02049B8" w14:textId="531E4466"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1B8D296" w14:textId="2B87C033"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73AD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22E3E81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3DF40DF9" w14:textId="2FEC96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A66892" w:rsidRPr="00A2432B" w14:paraId="173223FE" w14:textId="56C8D369" w:rsidTr="00A66892">
        <w:trPr>
          <w:trHeight w:val="288"/>
        </w:trPr>
        <w:tc>
          <w:tcPr>
            <w:tcW w:w="3402" w:type="dxa"/>
            <w:tcBorders>
              <w:top w:val="nil"/>
              <w:left w:val="nil"/>
              <w:bottom w:val="nil"/>
              <w:right w:val="nil"/>
            </w:tcBorders>
            <w:shd w:val="clear" w:color="auto" w:fill="auto"/>
            <w:noWrap/>
            <w:hideMark/>
          </w:tcPr>
          <w:p w14:paraId="3B47BA5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49C438FA" w14:textId="4B32D7B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7CAB075" w14:textId="11E5378D"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5E01F9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0229C33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16347B2" w14:textId="746E0C7C"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A66892" w:rsidRPr="00A2432B" w14:paraId="36B3AF20" w14:textId="08C26EBB" w:rsidTr="00A66892">
        <w:trPr>
          <w:trHeight w:val="288"/>
        </w:trPr>
        <w:tc>
          <w:tcPr>
            <w:tcW w:w="3402" w:type="dxa"/>
            <w:tcBorders>
              <w:top w:val="nil"/>
              <w:left w:val="nil"/>
              <w:bottom w:val="nil"/>
              <w:right w:val="nil"/>
            </w:tcBorders>
            <w:shd w:val="clear" w:color="auto" w:fill="auto"/>
            <w:noWrap/>
            <w:hideMark/>
          </w:tcPr>
          <w:p w14:paraId="799B7E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5D3F7ABC" w14:textId="788A7F70"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54592F" w14:textId="2190D997"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9EE46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351661D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61EA12D" w14:textId="78E91803"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A66892" w:rsidRPr="00A2432B" w14:paraId="5B68546C" w14:textId="0019F964" w:rsidTr="00A66892">
        <w:trPr>
          <w:trHeight w:val="288"/>
        </w:trPr>
        <w:tc>
          <w:tcPr>
            <w:tcW w:w="3402" w:type="dxa"/>
            <w:tcBorders>
              <w:top w:val="nil"/>
              <w:left w:val="nil"/>
              <w:bottom w:val="nil"/>
              <w:right w:val="nil"/>
            </w:tcBorders>
            <w:shd w:val="clear" w:color="auto" w:fill="auto"/>
            <w:noWrap/>
            <w:hideMark/>
          </w:tcPr>
          <w:p w14:paraId="26521F7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78CEA19" w14:textId="7447E47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FD95D4" w14:textId="4CF846A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269AA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AB34B9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7F813416" w14:textId="4A38D94E" w:rsidR="00A66892" w:rsidRPr="00A2432B" w:rsidRDefault="005B6361"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66892" w:rsidRPr="00A2432B" w14:paraId="03B0C996" w14:textId="1AB82A21" w:rsidTr="00A66892">
        <w:trPr>
          <w:trHeight w:val="288"/>
        </w:trPr>
        <w:tc>
          <w:tcPr>
            <w:tcW w:w="3402" w:type="dxa"/>
            <w:tcBorders>
              <w:top w:val="nil"/>
              <w:left w:val="nil"/>
              <w:bottom w:val="single" w:sz="4" w:space="0" w:color="auto"/>
              <w:right w:val="nil"/>
            </w:tcBorders>
            <w:shd w:val="clear" w:color="auto" w:fill="auto"/>
            <w:noWrap/>
            <w:hideMark/>
          </w:tcPr>
          <w:p w14:paraId="4C7B884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A27EBDA" w14:textId="0514C84F"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288FDECB" w14:textId="6BBA60F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262C7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129F48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2634F81A" w14:textId="01FE0A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66892" w:rsidRPr="00A2432B" w14:paraId="71CF1BCA" w14:textId="591EB531" w:rsidTr="00A66892">
        <w:trPr>
          <w:trHeight w:val="288"/>
        </w:trPr>
        <w:tc>
          <w:tcPr>
            <w:tcW w:w="3402" w:type="dxa"/>
            <w:tcBorders>
              <w:top w:val="nil"/>
              <w:left w:val="nil"/>
              <w:bottom w:val="nil"/>
              <w:right w:val="nil"/>
            </w:tcBorders>
            <w:shd w:val="clear" w:color="auto" w:fill="auto"/>
            <w:noWrap/>
            <w:hideMark/>
          </w:tcPr>
          <w:p w14:paraId="30323538"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113061E4"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0828125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453608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DAAF03D"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A19F80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365CF815" w14:textId="214D45F1" w:rsidTr="00A66892">
        <w:trPr>
          <w:trHeight w:val="288"/>
        </w:trPr>
        <w:tc>
          <w:tcPr>
            <w:tcW w:w="3402" w:type="dxa"/>
            <w:tcBorders>
              <w:top w:val="nil"/>
              <w:left w:val="nil"/>
              <w:bottom w:val="nil"/>
              <w:right w:val="nil"/>
            </w:tcBorders>
            <w:shd w:val="clear" w:color="auto" w:fill="auto"/>
            <w:noWrap/>
            <w:hideMark/>
          </w:tcPr>
          <w:p w14:paraId="316A0719"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4B9F278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3BBE0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994D7EC"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2C58F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C80EBC5"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1A28FDD6" w14:textId="68E1A766" w:rsidTr="00A66892">
        <w:trPr>
          <w:trHeight w:val="288"/>
        </w:trPr>
        <w:tc>
          <w:tcPr>
            <w:tcW w:w="3402" w:type="dxa"/>
            <w:tcBorders>
              <w:top w:val="nil"/>
              <w:left w:val="nil"/>
              <w:bottom w:val="nil"/>
              <w:right w:val="nil"/>
            </w:tcBorders>
            <w:shd w:val="clear" w:color="auto" w:fill="auto"/>
            <w:noWrap/>
            <w:hideMark/>
          </w:tcPr>
          <w:p w14:paraId="27A612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91031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D4AC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6932E258" w14:textId="4C3EA1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0222D19" w14:textId="1525445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3DFF52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FE1C0DA" w14:textId="31CCD819" w:rsidTr="00A66892">
        <w:trPr>
          <w:trHeight w:val="288"/>
        </w:trPr>
        <w:tc>
          <w:tcPr>
            <w:tcW w:w="3402" w:type="dxa"/>
            <w:tcBorders>
              <w:top w:val="nil"/>
              <w:left w:val="nil"/>
              <w:bottom w:val="nil"/>
              <w:right w:val="nil"/>
            </w:tcBorders>
            <w:shd w:val="clear" w:color="auto" w:fill="auto"/>
            <w:noWrap/>
            <w:hideMark/>
          </w:tcPr>
          <w:p w14:paraId="319EC7D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3657FC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7E4257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667D880A" w14:textId="19CCAA03"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78D8CA9C" w14:textId="51BA7E2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A8B056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D8A841" w14:textId="625A5352" w:rsidTr="00A66892">
        <w:trPr>
          <w:trHeight w:val="288"/>
        </w:trPr>
        <w:tc>
          <w:tcPr>
            <w:tcW w:w="3402" w:type="dxa"/>
            <w:tcBorders>
              <w:top w:val="nil"/>
              <w:left w:val="nil"/>
              <w:bottom w:val="nil"/>
              <w:right w:val="nil"/>
            </w:tcBorders>
            <w:shd w:val="clear" w:color="auto" w:fill="auto"/>
            <w:noWrap/>
            <w:hideMark/>
          </w:tcPr>
          <w:p w14:paraId="02B0408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EA8C3B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6B68948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615E79D" w14:textId="5BA2F1D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634847" w14:textId="7A86E79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E3B5F0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8F1A79" w14:textId="06B8B0FD" w:rsidTr="00A66892">
        <w:trPr>
          <w:trHeight w:val="288"/>
        </w:trPr>
        <w:tc>
          <w:tcPr>
            <w:tcW w:w="3402" w:type="dxa"/>
            <w:tcBorders>
              <w:top w:val="nil"/>
              <w:left w:val="nil"/>
              <w:bottom w:val="nil"/>
              <w:right w:val="nil"/>
            </w:tcBorders>
            <w:shd w:val="clear" w:color="auto" w:fill="auto"/>
            <w:noWrap/>
            <w:hideMark/>
          </w:tcPr>
          <w:p w14:paraId="3ABBA4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BB5AD3E" w14:textId="160579B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3C3FEDD" w14:textId="6B1B6BF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152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3A769B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66A848B" w14:textId="55AC68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E2B3C99" w14:textId="6F6BAFE5" w:rsidTr="00A66892">
        <w:trPr>
          <w:trHeight w:val="288"/>
        </w:trPr>
        <w:tc>
          <w:tcPr>
            <w:tcW w:w="3402" w:type="dxa"/>
            <w:tcBorders>
              <w:top w:val="nil"/>
              <w:left w:val="nil"/>
              <w:bottom w:val="nil"/>
              <w:right w:val="nil"/>
            </w:tcBorders>
            <w:shd w:val="clear" w:color="auto" w:fill="auto"/>
            <w:noWrap/>
            <w:hideMark/>
          </w:tcPr>
          <w:p w14:paraId="34F7660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12110A3C" w14:textId="1609168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2596B" w14:textId="6A83606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4ED2B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79AA8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147D782" w14:textId="653053A6"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C13310" w14:textId="0C235EB0" w:rsidTr="00A66892">
        <w:trPr>
          <w:trHeight w:val="288"/>
        </w:trPr>
        <w:tc>
          <w:tcPr>
            <w:tcW w:w="3402" w:type="dxa"/>
            <w:tcBorders>
              <w:top w:val="nil"/>
              <w:left w:val="nil"/>
              <w:bottom w:val="nil"/>
              <w:right w:val="nil"/>
            </w:tcBorders>
            <w:shd w:val="clear" w:color="auto" w:fill="auto"/>
            <w:noWrap/>
            <w:hideMark/>
          </w:tcPr>
          <w:p w14:paraId="7BC0714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0C5A2E2" w14:textId="75B21D5E"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9066AAD" w14:textId="4D17535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6375FF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56A516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43F42BDA" w14:textId="0A0605C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2F263D" w14:textId="09432097" w:rsidTr="00A66892">
        <w:trPr>
          <w:trHeight w:val="288"/>
        </w:trPr>
        <w:tc>
          <w:tcPr>
            <w:tcW w:w="3402" w:type="dxa"/>
            <w:tcBorders>
              <w:top w:val="nil"/>
              <w:left w:val="nil"/>
              <w:bottom w:val="nil"/>
              <w:right w:val="nil"/>
            </w:tcBorders>
            <w:shd w:val="clear" w:color="auto" w:fill="auto"/>
            <w:noWrap/>
            <w:hideMark/>
          </w:tcPr>
          <w:p w14:paraId="30D0961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4D1B1A24" w14:textId="4D1DA7A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3C6C7D9" w14:textId="12E4583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BED917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03F286E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F4604E3" w14:textId="2418BAE0"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941A8FA" w14:textId="6C3675F8" w:rsidTr="00A66892">
        <w:trPr>
          <w:trHeight w:val="288"/>
        </w:trPr>
        <w:tc>
          <w:tcPr>
            <w:tcW w:w="3402" w:type="dxa"/>
            <w:tcBorders>
              <w:top w:val="nil"/>
              <w:left w:val="nil"/>
              <w:bottom w:val="nil"/>
              <w:right w:val="nil"/>
            </w:tcBorders>
            <w:shd w:val="clear" w:color="auto" w:fill="auto"/>
            <w:noWrap/>
            <w:hideMark/>
          </w:tcPr>
          <w:p w14:paraId="4DDABA7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B304BEF" w14:textId="05B6232A"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DDEE75" w14:textId="5D181CC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11E82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2903FE5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0588E87" w14:textId="63C5E87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410C3B44" w14:textId="60608604" w:rsidTr="00A66892">
        <w:trPr>
          <w:trHeight w:val="288"/>
        </w:trPr>
        <w:tc>
          <w:tcPr>
            <w:tcW w:w="3402" w:type="dxa"/>
            <w:tcBorders>
              <w:top w:val="nil"/>
              <w:left w:val="nil"/>
              <w:bottom w:val="nil"/>
              <w:right w:val="nil"/>
            </w:tcBorders>
            <w:shd w:val="clear" w:color="auto" w:fill="auto"/>
            <w:noWrap/>
            <w:hideMark/>
          </w:tcPr>
          <w:p w14:paraId="06FC2FF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13C9434B" w14:textId="376FC625"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B2753F0" w14:textId="0113E08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ECBE0C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E7BDE4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023167" w14:textId="3A73BC7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7888637F" w14:textId="592E1E7F" w:rsidTr="00A66892">
        <w:trPr>
          <w:trHeight w:val="205"/>
        </w:trPr>
        <w:tc>
          <w:tcPr>
            <w:tcW w:w="3402" w:type="dxa"/>
            <w:tcBorders>
              <w:top w:val="nil"/>
              <w:left w:val="nil"/>
              <w:bottom w:val="nil"/>
              <w:right w:val="nil"/>
            </w:tcBorders>
            <w:shd w:val="clear" w:color="auto" w:fill="auto"/>
            <w:hideMark/>
          </w:tcPr>
          <w:p w14:paraId="0D4A6CE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7B3FD105" w14:textId="35BE8F1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A42B27D" w14:textId="72982D7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C641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0FBA48D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5954E57F" w14:textId="7C0487E7"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A66892" w:rsidRPr="00A2432B" w14:paraId="610C16D2" w14:textId="28F5208A" w:rsidTr="00A66892">
        <w:trPr>
          <w:trHeight w:val="288"/>
        </w:trPr>
        <w:tc>
          <w:tcPr>
            <w:tcW w:w="3402" w:type="dxa"/>
            <w:tcBorders>
              <w:top w:val="nil"/>
              <w:left w:val="nil"/>
              <w:bottom w:val="single" w:sz="12" w:space="0" w:color="auto"/>
              <w:right w:val="nil"/>
            </w:tcBorders>
            <w:shd w:val="clear" w:color="auto" w:fill="auto"/>
            <w:noWrap/>
            <w:hideMark/>
          </w:tcPr>
          <w:p w14:paraId="235DFCB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7B4E2CD" w14:textId="6F369F8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16DC903" w14:textId="531448E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0BC5393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283053D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5EEE1B15" w14:textId="03FBD7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3589768A" w14:textId="40F84237" w:rsidR="005A672B" w:rsidRPr="00A66892" w:rsidRDefault="00A66892">
      <w:pPr>
        <w:rPr>
          <w:sz w:val="18"/>
          <w:szCs w:val="18"/>
        </w:rPr>
      </w:pPr>
      <w:r w:rsidRPr="00A66892">
        <w:rPr>
          <w:i/>
          <w:iCs/>
          <w:sz w:val="24"/>
          <w:szCs w:val="24"/>
          <w:vertAlign w:val="superscript"/>
        </w:rPr>
        <w:t>a</w:t>
      </w:r>
      <w:r w:rsidRPr="00A66892">
        <w:rPr>
          <w:sz w:val="18"/>
          <w:szCs w:val="18"/>
        </w:rPr>
        <w:t xml:space="preserve"> Rate ratio = exp(coefficient) </w:t>
      </w:r>
    </w:p>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lastRenderedPageBreak/>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commentRangeStart w:id="1"/>
      <w:r w:rsidRPr="00591618">
        <w:rPr>
          <w:b/>
          <w:bCs/>
          <w:sz w:val="20"/>
          <w:szCs w:val="20"/>
        </w:rPr>
        <w:t>Figure 4</w:t>
      </w:r>
      <w:commentRangeEnd w:id="1"/>
      <w:r w:rsidR="00F10EA9">
        <w:rPr>
          <w:rStyle w:val="CommentReference"/>
        </w:rPr>
        <w:commentReference w:id="1"/>
      </w:r>
      <w:r w:rsidRPr="00591618">
        <w:rPr>
          <w:b/>
          <w:bCs/>
          <w:sz w:val="20"/>
          <w:szCs w:val="20"/>
        </w:rPr>
        <w:t>.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3A3764C7"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distances to the near</w:t>
      </w:r>
      <w:r w:rsidR="00A66892">
        <w:rPr>
          <w:b/>
          <w:bCs/>
          <w:sz w:val="20"/>
          <w:szCs w:val="20"/>
        </w:rPr>
        <w:t>e</w:t>
      </w:r>
      <w:r>
        <w:rPr>
          <w:b/>
          <w:bCs/>
          <w:sz w:val="20"/>
          <w:szCs w:val="20"/>
        </w:rPr>
        <w:t xml:space="preserv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r>
        <w:t>Socioecon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7:11:00Z" w:initials="MN">
    <w:p w14:paraId="52AAF58C" w14:textId="633A83AD" w:rsidR="00D20D94" w:rsidRDefault="00D20D94">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I’m a bit confused….</w:t>
      </w:r>
    </w:p>
  </w:comment>
  <w:comment w:id="1" w:author="Matthew Nuttall" w:date="2021-07-09T14:35:00Z" w:initials="MN">
    <w:p w14:paraId="000E1CE7" w14:textId="3E8CEDA0" w:rsidR="00F10EA9" w:rsidRDefault="00F10EA9">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AAF58C" w15:done="0"/>
  <w15:commentEx w15:paraId="000E1C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B056" w16cex:dateUtc="2021-07-08T16:11:00Z"/>
  <w16cex:commentExtensible w16cex:durableId="2492DD44" w16cex:dateUtc="2021-07-09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AAF58C" w16cid:durableId="2491B056"/>
  <w16cid:commentId w16cid:paraId="000E1CE7" w16cid:durableId="2492D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D1FD4"/>
    <w:rsid w:val="0012371B"/>
    <w:rsid w:val="00136283"/>
    <w:rsid w:val="001439C5"/>
    <w:rsid w:val="00170512"/>
    <w:rsid w:val="00171E4B"/>
    <w:rsid w:val="0017629D"/>
    <w:rsid w:val="001C1DFD"/>
    <w:rsid w:val="001F291C"/>
    <w:rsid w:val="001F5A52"/>
    <w:rsid w:val="00202E0D"/>
    <w:rsid w:val="0026328A"/>
    <w:rsid w:val="00274974"/>
    <w:rsid w:val="00275B68"/>
    <w:rsid w:val="0030773A"/>
    <w:rsid w:val="00313324"/>
    <w:rsid w:val="003C3771"/>
    <w:rsid w:val="00471E08"/>
    <w:rsid w:val="00495FED"/>
    <w:rsid w:val="004F3410"/>
    <w:rsid w:val="005760C1"/>
    <w:rsid w:val="00584060"/>
    <w:rsid w:val="00591618"/>
    <w:rsid w:val="005A672B"/>
    <w:rsid w:val="005B6361"/>
    <w:rsid w:val="00622CC5"/>
    <w:rsid w:val="0063447D"/>
    <w:rsid w:val="00636B83"/>
    <w:rsid w:val="00651B5B"/>
    <w:rsid w:val="00694F27"/>
    <w:rsid w:val="0076544F"/>
    <w:rsid w:val="007B6A95"/>
    <w:rsid w:val="007D0709"/>
    <w:rsid w:val="00841E81"/>
    <w:rsid w:val="00854536"/>
    <w:rsid w:val="008B6ED5"/>
    <w:rsid w:val="0091672C"/>
    <w:rsid w:val="00920DF9"/>
    <w:rsid w:val="00A2432B"/>
    <w:rsid w:val="00A5454C"/>
    <w:rsid w:val="00A61FBD"/>
    <w:rsid w:val="00A63341"/>
    <w:rsid w:val="00A66892"/>
    <w:rsid w:val="00AB4208"/>
    <w:rsid w:val="00AD3B7A"/>
    <w:rsid w:val="00AE36D9"/>
    <w:rsid w:val="00B23C5E"/>
    <w:rsid w:val="00B41CFA"/>
    <w:rsid w:val="00B462AE"/>
    <w:rsid w:val="00BA3DF2"/>
    <w:rsid w:val="00BA5281"/>
    <w:rsid w:val="00BD3A49"/>
    <w:rsid w:val="00BE4DE5"/>
    <w:rsid w:val="00BF2049"/>
    <w:rsid w:val="00BF6195"/>
    <w:rsid w:val="00C17101"/>
    <w:rsid w:val="00C94B5D"/>
    <w:rsid w:val="00CC10DE"/>
    <w:rsid w:val="00D05083"/>
    <w:rsid w:val="00D11DD0"/>
    <w:rsid w:val="00D20D94"/>
    <w:rsid w:val="00D913D7"/>
    <w:rsid w:val="00DD4363"/>
    <w:rsid w:val="00E5139C"/>
    <w:rsid w:val="00E92ACF"/>
    <w:rsid w:val="00EC6C01"/>
    <w:rsid w:val="00F10EA9"/>
    <w:rsid w:val="00F35D3B"/>
    <w:rsid w:val="00F77C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6</TotalTime>
  <Pages>14</Pages>
  <Words>3222</Words>
  <Characters>18372</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1</cp:revision>
  <dcterms:created xsi:type="dcterms:W3CDTF">2021-04-29T16:16:00Z</dcterms:created>
  <dcterms:modified xsi:type="dcterms:W3CDTF">2021-07-09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